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2EB0B3A9"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w:t>
      </w:r>
      <w:r w:rsidR="009F7868">
        <w:rPr>
          <w:color w:val="000000" w:themeColor="text1"/>
        </w:rPr>
        <w:t>s of hepatic lipid accumulation</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in hepatic steatosis and </w:t>
      </w:r>
      <w:r w:rsidR="00AB44A0">
        <w:rPr>
          <w:color w:val="000000" w:themeColor="text1"/>
        </w:rPr>
        <w:t xml:space="preserve">synergistic </w:t>
      </w:r>
      <w:r w:rsidR="00B3095B">
        <w:rPr>
          <w:color w:val="000000" w:themeColor="text1"/>
        </w:rPr>
        <w:t>impairments</w:t>
      </w:r>
      <w:r w:rsidR="00B3095B">
        <w:rPr>
          <w:color w:val="000000" w:themeColor="text1"/>
        </w:rPr>
        <w:t xml:space="preserve"> </w:t>
      </w:r>
      <w:r w:rsidR="00AB44A0">
        <w:rPr>
          <w:color w:val="000000" w:themeColor="text1"/>
        </w:rPr>
        <w:t xml:space="preserve">in </w:t>
      </w:r>
      <w:r w:rsidR="00383057" w:rsidRPr="006902F6">
        <w:rPr>
          <w:color w:val="000000" w:themeColor="text1"/>
        </w:rPr>
        <w:t xml:space="preserve">insulin </w:t>
      </w:r>
      <w:r w:rsidR="00B3095B">
        <w:rPr>
          <w:color w:val="000000" w:themeColor="text1"/>
        </w:rPr>
        <w:t>sensitivity</w:t>
      </w:r>
      <w:r w:rsidR="00B3095B" w:rsidRPr="006902F6">
        <w:rPr>
          <w:color w:val="000000" w:themeColor="text1"/>
        </w:rPr>
        <w:t xml:space="preserve"> </w:t>
      </w:r>
      <w:r w:rsidR="00383057" w:rsidRPr="006902F6">
        <w:rPr>
          <w:color w:val="000000" w:themeColor="text1"/>
        </w:rPr>
        <w:t>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9AB9451" w:rsidR="006A1504" w:rsidRDefault="00EF0E90" w:rsidP="00F01E9C">
      <w:pPr>
        <w:rPr>
          <w:color w:val="000000" w:themeColor="text1"/>
        </w:rPr>
      </w:pPr>
      <w:r>
        <w:rPr>
          <w:color w:val="000000" w:themeColor="text1"/>
        </w:rPr>
        <w:t xml:space="preserve">Similarly to Cushing’s syndrome, </w:t>
      </w:r>
      <w:r w:rsidR="00467A1F">
        <w:rPr>
          <w:color w:val="000000" w:themeColor="text1"/>
        </w:rPr>
        <w:t>o</w:t>
      </w:r>
      <w:r w:rsidRPr="006902F6">
        <w:rPr>
          <w:color w:val="000000" w:themeColor="text1"/>
        </w:rPr>
        <w:t xml:space="preserve">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7EABD12"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19FF0610"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 xml:space="preserve">Due to the immunosuppressive </w:t>
      </w:r>
      <w:r w:rsidR="00CD611F">
        <w:rPr>
          <w:rFonts w:eastAsia="Times New Roman" w:cs="Times New Roman"/>
          <w:color w:val="000000" w:themeColor="text1"/>
          <w:shd w:val="clear" w:color="auto" w:fill="FFFFFF"/>
        </w:rPr>
        <w:lastRenderedPageBreak/>
        <w:t>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B4B4A77"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bookmarkStart w:id="0" w:name="_GoBack"/>
      <w:del w:id="1" w:author="Microsoft Office User" w:date="2017-09-06T13:47:00Z">
        <w:r w:rsidR="00067455" w:rsidRPr="006902F6" w:rsidDel="00B87EDC">
          <w:rPr>
            <w:rFonts w:cs="Times New Roman"/>
            <w:color w:val="000000" w:themeColor="text1"/>
          </w:rPr>
          <w:delText xml:space="preserve">tolerance </w:delText>
        </w:r>
      </w:del>
      <w:bookmarkEnd w:id="0"/>
      <w:ins w:id="2" w:author="Microsoft Office User" w:date="2017-09-06T13:47:00Z">
        <w:r w:rsidR="00B87EDC">
          <w:rPr>
            <w:rFonts w:cs="Times New Roman"/>
            <w:color w:val="000000" w:themeColor="text1"/>
          </w:rPr>
          <w:t>responsiveness</w:t>
        </w:r>
        <w:r w:rsidR="00B87EDC" w:rsidRPr="006902F6">
          <w:rPr>
            <w:rFonts w:cs="Times New Roman"/>
            <w:color w:val="000000" w:themeColor="text1"/>
          </w:rPr>
          <w:t xml:space="preserve"> </w:t>
        </w:r>
      </w:ins>
      <w:r w:rsidR="00067455" w:rsidRPr="006902F6">
        <w:rPr>
          <w:rFonts w:cs="Times New Roman"/>
          <w:color w:val="000000" w:themeColor="text1"/>
        </w:rPr>
        <w:t xml:space="preserve">was assessed </w:t>
      </w:r>
      <w:del w:id="3" w:author="Microsoft Office User" w:date="2017-09-06T13:47:00Z">
        <w:r w:rsidR="00067455" w:rsidRPr="006902F6" w:rsidDel="00B87EDC">
          <w:rPr>
            <w:rFonts w:cs="Times New Roman"/>
            <w:color w:val="000000" w:themeColor="text1"/>
          </w:rPr>
          <w:delText>foll</w:delText>
        </w:r>
        <w:r w:rsidR="00EB0A54" w:rsidRPr="006902F6" w:rsidDel="00B87EDC">
          <w:rPr>
            <w:rFonts w:cs="Times New Roman"/>
            <w:color w:val="000000" w:themeColor="text1"/>
          </w:rPr>
          <w:delText>owing five weeks of treatment (27</w:delText>
        </w:r>
        <w:r w:rsidR="00067455" w:rsidRPr="006902F6" w:rsidDel="00B87EDC">
          <w:rPr>
            <w:rFonts w:cs="Times New Roman"/>
            <w:color w:val="000000" w:themeColor="text1"/>
          </w:rPr>
          <w:delText xml:space="preserve"> weeks of age)</w:delText>
        </w:r>
      </w:del>
      <w:ins w:id="4" w:author="Microsoft Office User" w:date="2017-09-06T13:47:00Z">
        <w:r w:rsidR="00B87EDC">
          <w:rPr>
            <w:rFonts w:cs="Times New Roman"/>
            <w:color w:val="000000" w:themeColor="text1"/>
          </w:rPr>
          <w:t>via an insulin tolerance test (ITT)</w:t>
        </w:r>
      </w:ins>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ins w:id="5" w:author="Microsoft Office User" w:date="2017-09-05T16:24:00Z">
        <w:r w:rsidR="001143CB">
          <w:rPr>
            <w:rFonts w:cs="Times New Roman"/>
            <w:color w:val="000000" w:themeColor="text1"/>
          </w:rPr>
          <w:t xml:space="preserve"> </w:t>
        </w:r>
      </w:ins>
      <w:del w:id="6" w:author="Microsoft Office User" w:date="2017-09-06T13:47:00Z">
        <w:r w:rsidR="00067455" w:rsidRPr="006902F6" w:rsidDel="00B87EDC">
          <w:rPr>
            <w:rFonts w:cs="Times New Roman"/>
            <w:color w:val="000000" w:themeColor="text1"/>
          </w:rPr>
          <w:delText xml:space="preserve"> </w:delText>
        </w:r>
      </w:del>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del w:id="7" w:author="Microsoft Office User" w:date="2017-09-06T13:47:00Z">
        <w:r w:rsidR="00F46BC5" w:rsidDel="00B87EDC">
          <w:rPr>
            <w:rFonts w:cs="Times New Roman"/>
            <w:color w:val="000000" w:themeColor="text1"/>
          </w:rPr>
          <w:delText>,</w:delText>
        </w:r>
        <w:r w:rsidR="00A9523A" w:rsidRPr="006902F6" w:rsidDel="00B87EDC">
          <w:rPr>
            <w:rFonts w:cs="Times New Roman"/>
            <w:color w:val="000000" w:themeColor="text1"/>
          </w:rPr>
          <w:delText xml:space="preserve"> following a six hour fast</w:delText>
        </w:r>
      </w:del>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del w:id="8" w:author="Microsoft Office User" w:date="2017-09-06T13:48:00Z">
        <w:r w:rsidR="0067415E" w:rsidDel="00B87EDC">
          <w:rPr>
            <w:color w:val="000000" w:themeColor="text1"/>
          </w:rPr>
          <w:delText>(n=14)</w:delText>
        </w:r>
        <w:r w:rsidR="00BF4435" w:rsidRPr="006902F6" w:rsidDel="00B87EDC">
          <w:rPr>
            <w:color w:val="000000" w:themeColor="text1"/>
          </w:rPr>
          <w:delText xml:space="preserve"> </w:delText>
        </w:r>
      </w:del>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del w:id="9" w:author="Microsoft Office User" w:date="2017-09-06T13:49:00Z">
        <w:r w:rsidR="004F76E8" w:rsidDel="002B6EF5">
          <w:rPr>
            <w:color w:val="000000" w:themeColor="text1"/>
          </w:rPr>
          <w:delText xml:space="preserve">given </w:delText>
        </w:r>
        <w:r w:rsidR="00637F63" w:rsidDel="002B6EF5">
          <w:rPr>
            <w:color w:val="000000" w:themeColor="text1"/>
          </w:rPr>
          <w:delText xml:space="preserve">access to </w:delText>
        </w:r>
      </w:del>
      <w:r w:rsidR="00637F63">
        <w:rPr>
          <w:color w:val="000000" w:themeColor="text1"/>
        </w:rPr>
        <w:t>regular drinking water</w:t>
      </w:r>
      <w:del w:id="10" w:author="Microsoft Office User" w:date="2017-09-06T13:48:00Z">
        <w:r w:rsidR="0067415E" w:rsidDel="00B87EDC">
          <w:rPr>
            <w:color w:val="000000" w:themeColor="text1"/>
          </w:rPr>
          <w:delText xml:space="preserve"> (n=11)</w:delText>
        </w:r>
      </w:del>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ins w:id="11" w:author="Microsoft Office User" w:date="2017-09-05T16:28:00Z">
        <w:r w:rsidR="008D4D8A">
          <w:rPr>
            <w:rFonts w:ascii="Calibri" w:hAnsi="Calibri" w:cs="Arial"/>
            <w:color w:val="000000" w:themeColor="text1"/>
          </w:rPr>
          <w:t xml:space="preserve">five </w:t>
        </w:r>
      </w:ins>
      <w:del w:id="12" w:author="Microsoft Office User" w:date="2017-09-05T16:28:00Z">
        <w:r w:rsidR="00C86E77" w:rsidRPr="006902F6" w:rsidDel="008D4D8A">
          <w:rPr>
            <w:rFonts w:ascii="Calibri" w:hAnsi="Calibri" w:cs="Arial"/>
            <w:color w:val="000000" w:themeColor="text1"/>
          </w:rPr>
          <w:delText>5</w:delText>
        </w:r>
        <w:r w:rsidR="00D949CB" w:rsidDel="008D4D8A">
          <w:rPr>
            <w:rFonts w:ascii="Calibri" w:hAnsi="Calibri" w:cs="Arial"/>
            <w:color w:val="000000" w:themeColor="text1"/>
          </w:rPr>
          <w:delText>-</w:delText>
        </w:r>
      </w:del>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w:t>
      </w:r>
      <w:r w:rsidR="00C86E77" w:rsidRPr="006902F6">
        <w:rPr>
          <w:rFonts w:ascii="Calibri" w:hAnsi="Calibri" w:cs="Arial"/>
          <w:color w:val="000000" w:themeColor="text1"/>
        </w:rPr>
        <w:lastRenderedPageBreak/>
        <w:t>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069BA588"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ins w:id="13" w:author="Microsoft Office User" w:date="2017-09-05T16:52:00Z">
        <w:r w:rsidR="00CC778F">
          <w:rPr>
            <w:color w:val="000000" w:themeColor="text1"/>
          </w:rPr>
          <w:t xml:space="preserve">Dulbecco’s </w:t>
        </w:r>
      </w:ins>
      <w:ins w:id="14" w:author="Microsoft Office User" w:date="2017-09-05T16:30:00Z">
        <w:r w:rsidR="00CC778F">
          <w:rPr>
            <w:color w:val="000000" w:themeColor="text1"/>
          </w:rPr>
          <w:t>phosphate</w:t>
        </w:r>
      </w:ins>
      <w:ins w:id="15" w:author="Microsoft Office User" w:date="2017-09-05T16:29:00Z">
        <w:r w:rsidR="00870FC0">
          <w:rPr>
            <w:color w:val="000000" w:themeColor="text1"/>
          </w:rPr>
          <w:t>-</w:t>
        </w:r>
      </w:ins>
      <w:ins w:id="16" w:author="Microsoft Office User" w:date="2017-09-05T16:30:00Z">
        <w:r w:rsidR="00870FC0">
          <w:rPr>
            <w:color w:val="000000" w:themeColor="text1"/>
          </w:rPr>
          <w:t>buffer</w:t>
        </w:r>
      </w:ins>
      <w:ins w:id="17" w:author="Microsoft Office User" w:date="2017-09-05T16:51:00Z">
        <w:r w:rsidR="00CC778F">
          <w:rPr>
            <w:color w:val="000000" w:themeColor="text1"/>
          </w:rPr>
          <w:t>e</w:t>
        </w:r>
      </w:ins>
      <w:ins w:id="18" w:author="Microsoft Office User" w:date="2017-09-05T16:30:00Z">
        <w:r w:rsidR="00870FC0">
          <w:rPr>
            <w:color w:val="000000" w:themeColor="text1"/>
          </w:rPr>
          <w:t>d saline</w:t>
        </w:r>
      </w:ins>
      <w:ins w:id="19" w:author="Microsoft Office User" w:date="2017-09-05T16:52:00Z">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ins>
      <w:del w:id="20" w:author="Microsoft Office User" w:date="2017-09-05T16:29:00Z">
        <w:r w:rsidR="00873DCF" w:rsidRPr="006902F6" w:rsidDel="00870FC0">
          <w:rPr>
            <w:color w:val="000000" w:themeColor="text1"/>
          </w:rPr>
          <w:delText>P</w:delText>
        </w:r>
      </w:del>
      <w:del w:id="21" w:author="Microsoft Office User" w:date="2017-09-05T16:30:00Z">
        <w:r w:rsidR="00873DCF" w:rsidRPr="006902F6" w:rsidDel="00870FC0">
          <w:rPr>
            <w:color w:val="000000" w:themeColor="text1"/>
          </w:rPr>
          <w:delText>BS</w:delText>
        </w:r>
      </w:del>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0088D689"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del w:id="22" w:author="Microsoft Office User" w:date="2017-09-05T16:30:00Z">
        <w:r w:rsidR="00163A9C" w:rsidRPr="006902F6" w:rsidDel="00870FC0">
          <w:rPr>
            <w:color w:val="000000" w:themeColor="text1"/>
          </w:rPr>
          <w:delText xml:space="preserve"> (NCS)</w:delText>
        </w:r>
      </w:del>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ins w:id="23" w:author="Microsoft Office User" w:date="2017-09-05T16:31:00Z">
        <w:r w:rsidR="00870FC0">
          <w:rPr>
            <w:rFonts w:cs="Helvetica"/>
            <w:color w:val="000000" w:themeColor="text1"/>
          </w:rPr>
          <w:t>markers</w:t>
        </w:r>
      </w:ins>
      <w:del w:id="24" w:author="Microsoft Office User" w:date="2017-09-05T16:31:00Z">
        <w:r w:rsidR="00136CB1" w:rsidDel="00870FC0">
          <w:rPr>
            <w:rFonts w:cs="Helvetica"/>
            <w:color w:val="000000" w:themeColor="text1"/>
          </w:rPr>
          <w:delText>rates</w:delText>
        </w:r>
      </w:del>
      <w:r w:rsidR="00136CB1">
        <w:rPr>
          <w:rFonts w:cs="Helvetica"/>
          <w:color w:val="000000" w:themeColor="text1"/>
        </w:rPr>
        <w:t xml:space="preserve">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51B172EB"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lastRenderedPageBreak/>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2828F515"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8C70EE">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797D9A">
        <w:rPr>
          <w:rFonts w:eastAsia="Times New Roman" w:cs="Times New Roman"/>
          <w:color w:val="000000" w:themeColor="text1"/>
          <w:shd w:val="clear" w:color="auto" w:fill="FFFFFF"/>
        </w:rPr>
        <w:t>loading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333D8F48"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ins w:id="25" w:author="Microsoft Office User" w:date="2017-09-05T16:39:00Z">
        <w:r w:rsidR="00786101">
          <w:rPr>
            <w:color w:val="000000" w:themeColor="text1"/>
          </w:rPr>
          <w:t xml:space="preserve"> group</w:t>
        </w:r>
      </w:ins>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86C6C38"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del w:id="26" w:author="Microsoft Office User" w:date="2017-09-05T16:40:00Z">
        <w:r w:rsidR="007E0200" w:rsidRPr="006902F6" w:rsidDel="00BB237E">
          <w:rPr>
            <w:color w:val="000000" w:themeColor="text1"/>
          </w:rPr>
          <w:delText>Control</w:delText>
        </w:r>
      </w:del>
      <w:ins w:id="27" w:author="Microsoft Office User" w:date="2017-09-05T16:40:00Z">
        <w:r w:rsidR="00BB237E">
          <w:rPr>
            <w:color w:val="000000" w:themeColor="text1"/>
          </w:rPr>
          <w:t>Water</w:t>
        </w:r>
      </w:ins>
      <w:r w:rsidR="007E0200" w:rsidRPr="006902F6">
        <w:rPr>
          <w:color w:val="000000" w:themeColor="text1"/>
        </w:rPr>
        <w:t xml:space="preserve">) or treated with glucocorticoids </w:t>
      </w:r>
      <w:r w:rsidR="007E0200" w:rsidRPr="006902F6">
        <w:rPr>
          <w:color w:val="000000" w:themeColor="text1"/>
        </w:rPr>
        <w:lastRenderedPageBreak/>
        <w:t xml:space="preserve">(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ins w:id="28" w:author="Microsoft Office User" w:date="2017-09-05T16:42:00Z">
        <w:r w:rsidR="00B96AB4">
          <w:rPr>
            <w:rFonts w:eastAsia="Times New Roman" w:cs="Times New Roman"/>
            <w:color w:val="000000" w:themeColor="text1"/>
            <w:shd w:val="clear" w:color="auto" w:fill="FFFFFF"/>
          </w:rPr>
          <w:t>d</w:t>
        </w:r>
      </w:ins>
      <w:del w:id="29" w:author="Microsoft Office User" w:date="2017-09-05T16:42:00Z">
        <w:r w:rsidR="003145E7" w:rsidRPr="006902F6" w:rsidDel="00B96AB4">
          <w:rPr>
            <w:rFonts w:eastAsia="Times New Roman" w:cs="Times New Roman"/>
            <w:color w:val="000000" w:themeColor="text1"/>
            <w:shd w:val="clear" w:color="auto" w:fill="FFFFFF"/>
          </w:rPr>
          <w:delText>D</w:delText>
        </w:r>
      </w:del>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6DD03067"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del w:id="30" w:author="Microsoft Office User" w:date="2017-09-05T16:53:00Z">
        <w:r w:rsidR="0003545C" w:rsidRPr="006902F6" w:rsidDel="00027D24">
          <w:rPr>
            <w:color w:val="000000" w:themeColor="text1"/>
          </w:rPr>
          <w:delText xml:space="preserve"> </w:delText>
        </w:r>
        <w:r w:rsidR="00DA3579" w:rsidRPr="006902F6" w:rsidDel="00027D24">
          <w:rPr>
            <w:color w:val="000000" w:themeColor="text1"/>
          </w:rPr>
          <w:delText>and</w:delText>
        </w:r>
      </w:del>
      <w:r w:rsidR="00DA3579" w:rsidRPr="006902F6">
        <w:rPr>
          <w:color w:val="000000" w:themeColor="text1"/>
        </w:rPr>
        <w:t xml:space="preserve"> </w:t>
      </w:r>
      <w:r w:rsidR="0003545C" w:rsidRPr="006902F6">
        <w:rPr>
          <w:color w:val="000000" w:themeColor="text1"/>
        </w:rPr>
        <w:t xml:space="preserve">hyperglycemia </w:t>
      </w:r>
      <w:del w:id="31" w:author="Microsoft Office User" w:date="2017-09-06T14:03:00Z">
        <w:r w:rsidR="00DA3579" w:rsidRPr="006902F6" w:rsidDel="00DE6FEE">
          <w:rPr>
            <w:color w:val="000000" w:themeColor="text1"/>
          </w:rPr>
          <w:delText xml:space="preserve">(Supplementary Figure 1A-B) </w:delText>
        </w:r>
      </w:del>
      <w:r w:rsidR="0003545C" w:rsidRPr="006902F6">
        <w:rPr>
          <w:color w:val="000000" w:themeColor="text1"/>
        </w:rPr>
        <w:t>and reductions in lean mass, but no differences in fat mass between the groups (Supplementary Figures 1</w:t>
      </w:r>
      <w:ins w:id="32" w:author="Microsoft Office User" w:date="2017-09-06T14:02:00Z">
        <w:r w:rsidR="00DE6FEE">
          <w:rPr>
            <w:color w:val="000000" w:themeColor="text1"/>
          </w:rPr>
          <w:t>A</w:t>
        </w:r>
      </w:ins>
      <w:del w:id="33" w:author="Microsoft Office User" w:date="2017-09-06T14:02:00Z">
        <w:r w:rsidR="00DA3579" w:rsidRPr="006902F6" w:rsidDel="00DE6FEE">
          <w:rPr>
            <w:color w:val="000000" w:themeColor="text1"/>
          </w:rPr>
          <w:delText>C</w:delText>
        </w:r>
      </w:del>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w:t>
      </w:r>
      <w:del w:id="34" w:author="Microsoft Office User" w:date="2017-09-06T14:03:00Z">
        <w:r w:rsidR="00DA3579" w:rsidRPr="006902F6" w:rsidDel="00501D0B">
          <w:rPr>
            <w:color w:val="000000" w:themeColor="text1"/>
          </w:rPr>
          <w:delText xml:space="preserve">(Supplementary Figure 1E) </w:delText>
        </w:r>
      </w:del>
      <w:r w:rsidR="00DA3579" w:rsidRPr="006902F6">
        <w:rPr>
          <w:color w:val="000000" w:themeColor="text1"/>
        </w:rPr>
        <w:t xml:space="preserve">as well as insulin turnover rate </w:t>
      </w:r>
      <w:del w:id="35" w:author="Microsoft Office User" w:date="2017-09-06T14:03:00Z">
        <w:r w:rsidR="00DA3579" w:rsidRPr="006902F6" w:rsidDel="00501D0B">
          <w:rPr>
            <w:color w:val="000000" w:themeColor="text1"/>
          </w:rPr>
          <w:delText>(Supplementary Figure 1F)</w:delText>
        </w:r>
      </w:del>
      <w:r w:rsidR="00DA3579" w:rsidRPr="006902F6">
        <w:rPr>
          <w:color w:val="000000" w:themeColor="text1"/>
        </w:rPr>
        <w:t xml:space="preserve"> were similar between groups</w:t>
      </w:r>
      <w:ins w:id="36" w:author="Microsoft Office User" w:date="2017-09-06T14:03:00Z">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ins>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del w:id="37" w:author="Microsoft Office User" w:date="2017-09-06T14:08:00Z">
        <w:r w:rsidR="0078214E" w:rsidRPr="006902F6" w:rsidDel="0016700D">
          <w:rPr>
            <w:color w:val="000000" w:themeColor="text1"/>
          </w:rPr>
          <w:delText>In spite</w:delText>
        </w:r>
      </w:del>
      <w:ins w:id="38" w:author="Microsoft Office User" w:date="2017-09-06T14:08:00Z">
        <w:r w:rsidR="0016700D">
          <w:rPr>
            <w:color w:val="000000" w:themeColor="text1"/>
          </w:rPr>
          <w:t>Despite</w:t>
        </w:r>
      </w:ins>
      <w:r w:rsidR="0078214E" w:rsidRPr="006902F6">
        <w:rPr>
          <w:color w:val="000000" w:themeColor="text1"/>
        </w:rPr>
        <w:t xml:space="preserve"> </w:t>
      </w:r>
      <w:del w:id="39" w:author="Microsoft Office User" w:date="2017-09-06T14:08:00Z">
        <w:r w:rsidR="0078214E" w:rsidRPr="006902F6" w:rsidDel="0016700D">
          <w:rPr>
            <w:color w:val="000000" w:themeColor="text1"/>
          </w:rPr>
          <w:delText xml:space="preserve">of </w:delText>
        </w:r>
      </w:del>
      <w:r w:rsidR="0078214E" w:rsidRPr="006902F6">
        <w:rPr>
          <w:color w:val="000000" w:themeColor="text1"/>
        </w:rPr>
        <w:t>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FF178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del w:id="40" w:author="Microsoft Office User" w:date="2017-09-06T14:11:00Z">
        <w:r w:rsidR="005F70A5" w:rsidRPr="006902F6" w:rsidDel="00605C01">
          <w:rPr>
            <w:color w:val="000000" w:themeColor="text1"/>
          </w:rPr>
          <w:delText>glucocorticoid</w:delText>
        </w:r>
      </w:del>
      <w:ins w:id="41" w:author="Microsoft Office User" w:date="2017-09-06T14:11:00Z">
        <w:r w:rsidR="00605C01">
          <w:rPr>
            <w:color w:val="000000" w:themeColor="text1"/>
          </w:rPr>
          <w:t>dexamethasone</w:t>
        </w:r>
      </w:ins>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del w:id="42" w:author="Microsoft Office User" w:date="2017-09-06T14:12:00Z">
        <w:r w:rsidR="002874F0" w:rsidRPr="006902F6" w:rsidDel="00605C01">
          <w:rPr>
            <w:color w:val="000000" w:themeColor="text1"/>
          </w:rPr>
          <w:delText>HFD-</w:delText>
        </w:r>
      </w:del>
      <w:ins w:id="43" w:author="Microsoft Office User" w:date="2017-09-06T14:12:00Z">
        <w:r w:rsidR="00605C01">
          <w:rPr>
            <w:color w:val="000000" w:themeColor="text1"/>
          </w:rPr>
          <w:t>obese</w:t>
        </w:r>
      </w:ins>
      <w:ins w:id="44" w:author="Microsoft Office User" w:date="2017-09-06T14:13:00Z">
        <w:r w:rsidR="00605C01">
          <w:rPr>
            <w:color w:val="000000" w:themeColor="text1"/>
          </w:rPr>
          <w:t xml:space="preserve"> </w:t>
        </w:r>
      </w:ins>
      <w:del w:id="45" w:author="Microsoft Office User" w:date="2017-09-06T14:12:00Z">
        <w:r w:rsidR="002874F0" w:rsidRPr="006902F6" w:rsidDel="00605C01">
          <w:rPr>
            <w:color w:val="000000" w:themeColor="text1"/>
          </w:rPr>
          <w:delText>fed</w:delText>
        </w:r>
      </w:del>
      <w:ins w:id="46" w:author="Microsoft Office User" w:date="2017-09-06T14:12:00Z">
        <w:r w:rsidR="00605C01">
          <w:rPr>
            <w:color w:val="000000" w:themeColor="text1"/>
          </w:rPr>
          <w:t xml:space="preserve"> controls</w:t>
        </w:r>
      </w:ins>
      <w:r w:rsidR="002874F0" w:rsidRPr="006902F6">
        <w:rPr>
          <w:color w:val="000000" w:themeColor="text1"/>
        </w:rPr>
        <w:t xml:space="preserve"> </w:t>
      </w:r>
      <w:ins w:id="47" w:author="Microsoft Office User" w:date="2017-09-06T14:14:00Z">
        <w:r w:rsidR="00051469">
          <w:rPr>
            <w:color w:val="000000" w:themeColor="text1"/>
          </w:rPr>
          <w:t>and</w:t>
        </w:r>
      </w:ins>
      <w:del w:id="48" w:author="Microsoft Office User" w:date="2017-09-06T14:14:00Z">
        <w:r w:rsidR="005F70A5" w:rsidRPr="006902F6" w:rsidDel="00051469">
          <w:rPr>
            <w:color w:val="000000" w:themeColor="text1"/>
          </w:rPr>
          <w:delText xml:space="preserve">or </w:delText>
        </w:r>
      </w:del>
      <w:ins w:id="49" w:author="Microsoft Office User" w:date="2017-09-06T14:13:00Z">
        <w:r w:rsidR="00605C01">
          <w:rPr>
            <w:color w:val="000000" w:themeColor="text1"/>
          </w:rPr>
          <w:t xml:space="preserve"> </w:t>
        </w:r>
      </w:ins>
      <w:ins w:id="50" w:author="Microsoft Office User" w:date="2017-09-06T14:12:00Z">
        <w:r w:rsidR="00605C01">
          <w:rPr>
            <w:color w:val="000000" w:themeColor="text1"/>
          </w:rPr>
          <w:t>lean groups</w:t>
        </w:r>
      </w:ins>
      <w:del w:id="51" w:author="Microsoft Office User" w:date="2017-09-06T14:12:00Z">
        <w:r w:rsidR="005F70A5" w:rsidRPr="006902F6" w:rsidDel="00605C01">
          <w:rPr>
            <w:color w:val="000000" w:themeColor="text1"/>
          </w:rPr>
          <w:delText xml:space="preserve">dexamethasone-treated </w:delText>
        </w:r>
        <w:r w:rsidR="002874F0" w:rsidRPr="006902F6" w:rsidDel="00605C01">
          <w:rPr>
            <w:color w:val="000000" w:themeColor="text1"/>
          </w:rPr>
          <w:delText>controls</w:delText>
        </w:r>
      </w:del>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w:t>
      </w:r>
      <w:r w:rsidR="00793D2F" w:rsidRPr="006902F6">
        <w:rPr>
          <w:color w:val="000000" w:themeColor="text1"/>
        </w:rPr>
        <w:lastRenderedPageBreak/>
        <w:t xml:space="preserve">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106EB6F4"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del w:id="52" w:author="Microsoft Office User" w:date="2017-09-06T14:14:00Z">
        <w:r w:rsidRPr="006902F6" w:rsidDel="00051469">
          <w:rPr>
            <w:color w:val="000000" w:themeColor="text1"/>
          </w:rPr>
          <w:delText>HFD-Fed</w:delText>
        </w:r>
      </w:del>
      <w:ins w:id="53" w:author="Microsoft Office User" w:date="2017-09-06T14:14:00Z">
        <w:r w:rsidR="00051469">
          <w:rPr>
            <w:color w:val="000000" w:themeColor="text1"/>
          </w:rPr>
          <w:t>Obese</w:t>
        </w:r>
      </w:ins>
      <w:r w:rsidRPr="006902F6">
        <w:rPr>
          <w:color w:val="000000" w:themeColor="text1"/>
        </w:rPr>
        <w:t xml:space="preserve"> Mice</w:t>
      </w:r>
    </w:p>
    <w:p w14:paraId="40719A94" w14:textId="0B5F1671"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del w:id="54" w:author="Microsoft Office User" w:date="2017-09-06T14:17:00Z">
        <w:r w:rsidR="00A81DE1" w:rsidRPr="006902F6" w:rsidDel="0060314C">
          <w:rPr>
            <w:color w:val="000000" w:themeColor="text1"/>
          </w:rPr>
          <w:delText xml:space="preserve">changes </w:delText>
        </w:r>
        <w:r w:rsidR="00567887" w:rsidRPr="006902F6" w:rsidDel="0060314C">
          <w:rPr>
            <w:color w:val="000000" w:themeColor="text1"/>
          </w:rPr>
          <w:delText>in</w:delText>
        </w:r>
      </w:del>
      <w:ins w:id="55" w:author="Microsoft Office User" w:date="2017-09-06T14:17:00Z">
        <w:r w:rsidR="0060314C">
          <w:rPr>
            <w:color w:val="000000" w:themeColor="text1"/>
          </w:rPr>
          <w:t>altered</w:t>
        </w:r>
      </w:ins>
      <w:r w:rsidR="00567887" w:rsidRPr="006902F6">
        <w:rPr>
          <w:color w:val="000000" w:themeColor="text1"/>
        </w:rPr>
        <w:t xml:space="preserve"> </w:t>
      </w:r>
      <w:ins w:id="56" w:author="Microsoft Office User" w:date="2017-09-06T14:43:00Z">
        <w:r w:rsidR="0070396E">
          <w:rPr>
            <w:color w:val="000000" w:themeColor="text1"/>
          </w:rPr>
          <w:t>caloric</w:t>
        </w:r>
      </w:ins>
      <w:del w:id="57" w:author="Microsoft Office User" w:date="2017-09-06T14:43:00Z">
        <w:r w:rsidR="00567887" w:rsidRPr="006902F6" w:rsidDel="0070396E">
          <w:rPr>
            <w:color w:val="000000" w:themeColor="text1"/>
          </w:rPr>
          <w:delText>food</w:delText>
        </w:r>
      </w:del>
      <w:r w:rsidR="00567887" w:rsidRPr="006902F6">
        <w:rPr>
          <w:color w:val="000000" w:themeColor="text1"/>
        </w:rPr>
        <w:t xml:space="preserve"> consumption</w:t>
      </w:r>
      <w:r w:rsidR="005A7212" w:rsidRPr="006902F6">
        <w:rPr>
          <w:color w:val="000000" w:themeColor="text1"/>
        </w:rPr>
        <w:t xml:space="preserve"> </w:t>
      </w:r>
      <w:del w:id="58" w:author="Microsoft Office User" w:date="2017-09-06T14:43:00Z">
        <w:r w:rsidR="005A7212" w:rsidRPr="006902F6" w:rsidDel="0070396E">
          <w:rPr>
            <w:color w:val="000000" w:themeColor="text1"/>
          </w:rPr>
          <w:delText>throughout this study</w:delText>
        </w:r>
        <w:r w:rsidR="00035700" w:rsidRPr="006902F6" w:rsidDel="0070396E">
          <w:rPr>
            <w:color w:val="000000" w:themeColor="text1"/>
          </w:rPr>
          <w:delText xml:space="preserve"> </w:delText>
        </w:r>
      </w:del>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del w:id="59" w:author="Microsoft Office User" w:date="2017-09-06T14:17:00Z">
        <w:r w:rsidR="00C902E7" w:rsidDel="0060314C">
          <w:rPr>
            <w:color w:val="000000" w:themeColor="text1"/>
          </w:rPr>
          <w:delText xml:space="preserve">between </w:delText>
        </w:r>
      </w:del>
      <w:ins w:id="60" w:author="Microsoft Office User" w:date="2017-09-06T14:17:00Z">
        <w:r w:rsidR="0060314C">
          <w:rPr>
            <w:color w:val="000000" w:themeColor="text1"/>
          </w:rPr>
          <w:t>among</w:t>
        </w:r>
        <w:r w:rsidR="0060314C">
          <w:rPr>
            <w:color w:val="000000" w:themeColor="text1"/>
          </w:rPr>
          <w:t xml:space="preserve"> </w:t>
        </w:r>
      </w:ins>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ins w:id="61" w:author="Microsoft Office User" w:date="2017-09-06T14:17:00Z">
        <w:r w:rsidR="0060314C">
          <w:rPr>
            <w:color w:val="000000" w:themeColor="text1"/>
          </w:rPr>
          <w:t>-fed</w:t>
        </w:r>
      </w:ins>
      <w:r w:rsidR="007374F3" w:rsidRPr="006902F6">
        <w:rPr>
          <w:color w:val="000000" w:themeColor="text1"/>
        </w:rPr>
        <w:t xml:space="preserve">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7139E82C" w:rsidR="00472706" w:rsidRPr="006902F6" w:rsidRDefault="005037E7">
      <w:pPr>
        <w:rPr>
          <w:color w:val="000000" w:themeColor="text1"/>
        </w:rPr>
      </w:pPr>
      <w:r w:rsidRPr="006902F6">
        <w:rPr>
          <w:color w:val="000000" w:themeColor="text1"/>
        </w:rPr>
        <w:t xml:space="preserve">To </w:t>
      </w:r>
      <w:del w:id="62" w:author="Microsoft Office User" w:date="2017-09-06T14:46:00Z">
        <w:r w:rsidRPr="006902F6" w:rsidDel="009E1130">
          <w:rPr>
            <w:color w:val="000000" w:themeColor="text1"/>
          </w:rPr>
          <w:delText xml:space="preserve">assess </w:delText>
        </w:r>
      </w:del>
      <w:ins w:id="63" w:author="Microsoft Office User" w:date="2017-09-06T14:46:00Z">
        <w:r w:rsidR="009E1130">
          <w:rPr>
            <w:color w:val="000000" w:themeColor="text1"/>
          </w:rPr>
          <w:t>measure</w:t>
        </w:r>
        <w:r w:rsidR="009E1130" w:rsidRPr="006902F6">
          <w:rPr>
            <w:color w:val="000000" w:themeColor="text1"/>
          </w:rPr>
          <w:t xml:space="preserve"> </w:t>
        </w:r>
      </w:ins>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del w:id="64" w:author="Microsoft Office User" w:date="2017-09-06T14:19:00Z">
        <w:r w:rsidR="0020558A" w:rsidDel="005503C3">
          <w:rPr>
            <w:color w:val="000000" w:themeColor="text1"/>
          </w:rPr>
          <w:delText xml:space="preserve">determined </w:delText>
        </w:r>
      </w:del>
      <w:ins w:id="65" w:author="Microsoft Office User" w:date="2017-09-06T14:45:00Z">
        <w:r w:rsidR="00CD0602">
          <w:rPr>
            <w:color w:val="000000" w:themeColor="text1"/>
          </w:rPr>
          <w:t>quantified</w:t>
        </w:r>
      </w:ins>
      <w:ins w:id="66" w:author="Microsoft Office User" w:date="2017-09-06T14:19:00Z">
        <w:r w:rsidR="005503C3">
          <w:rPr>
            <w:color w:val="000000" w:themeColor="text1"/>
          </w:rPr>
          <w:t xml:space="preserve"> </w:t>
        </w:r>
      </w:ins>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del w:id="67" w:author="Microsoft Office User" w:date="2017-09-06T14:46:00Z">
        <w:r w:rsidR="00467863" w:rsidRPr="006902F6" w:rsidDel="009E1130">
          <w:rPr>
            <w:color w:val="000000" w:themeColor="text1"/>
          </w:rPr>
          <w:delText>glucocorticoids</w:delText>
        </w:r>
        <w:r w:rsidR="008254B0" w:rsidRPr="006902F6" w:rsidDel="009E1130">
          <w:rPr>
            <w:color w:val="000000" w:themeColor="text1"/>
          </w:rPr>
          <w:delText xml:space="preserve"> </w:delText>
        </w:r>
      </w:del>
      <w:ins w:id="68" w:author="Microsoft Office User" w:date="2017-09-06T14:46:00Z">
        <w:r w:rsidR="009E1130">
          <w:rPr>
            <w:color w:val="000000" w:themeColor="text1"/>
          </w:rPr>
          <w:t>dexamethasone</w:t>
        </w:r>
        <w:r w:rsidR="009E1130" w:rsidRPr="006902F6">
          <w:rPr>
            <w:color w:val="000000" w:themeColor="text1"/>
          </w:rPr>
          <w:t xml:space="preserve"> </w:t>
        </w:r>
      </w:ins>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w:t>
      </w:r>
      <w:r w:rsidR="004B3A2E">
        <w:rPr>
          <w:color w:val="000000" w:themeColor="text1"/>
        </w:rPr>
        <w:lastRenderedPageBreak/>
        <w:t>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ins w:id="69" w:author="Microsoft Office User" w:date="2017-09-06T14:20:00Z">
        <w:r w:rsidR="005503C3" w:rsidRPr="006902F6">
          <w:rPr>
            <w:color w:val="000000" w:themeColor="text1"/>
          </w:rPr>
          <w:t>p&lt;0.05</w:t>
        </w:r>
        <w:r w:rsidR="005503C3">
          <w:rPr>
            <w:color w:val="000000" w:themeColor="text1"/>
          </w:rPr>
          <w:t xml:space="preserve"> for </w:t>
        </w:r>
      </w:ins>
      <w:r w:rsidR="00467863" w:rsidRPr="006902F6">
        <w:rPr>
          <w:color w:val="000000" w:themeColor="text1"/>
        </w:rPr>
        <w:t xml:space="preserve">all </w:t>
      </w:r>
      <w:del w:id="70" w:author="Microsoft Office User" w:date="2017-09-06T14:20:00Z">
        <w:r w:rsidR="00467863" w:rsidRPr="006902F6" w:rsidDel="005503C3">
          <w:rPr>
            <w:color w:val="000000" w:themeColor="text1"/>
          </w:rPr>
          <w:delText xml:space="preserve">groups </w:delText>
        </w:r>
      </w:del>
      <w:ins w:id="71" w:author="Microsoft Office User" w:date="2017-09-06T14:20:00Z">
        <w:r w:rsidR="005503C3">
          <w:rPr>
            <w:color w:val="000000" w:themeColor="text1"/>
          </w:rPr>
          <w:t>pairwise comparisons</w:t>
        </w:r>
      </w:ins>
      <w:del w:id="72" w:author="Microsoft Office User" w:date="2017-09-06T14:20:00Z">
        <w:r w:rsidR="00467863" w:rsidRPr="006902F6" w:rsidDel="005503C3">
          <w:rPr>
            <w:color w:val="000000" w:themeColor="text1"/>
          </w:rPr>
          <w:delText>p&lt;0.05</w:delText>
        </w:r>
      </w:del>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3E053297"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del w:id="73" w:author="Microsoft Office User" w:date="2017-09-06T14:23:00Z">
        <w:r w:rsidR="007A03AD" w:rsidDel="005503C3">
          <w:rPr>
            <w:color w:val="000000" w:themeColor="text1"/>
          </w:rPr>
          <w:delText xml:space="preserve"> </w:delText>
        </w:r>
        <w:r w:rsidR="000F63EF" w:rsidDel="005503C3">
          <w:rPr>
            <w:color w:val="000000" w:themeColor="text1"/>
          </w:rPr>
          <w:delText>as a surrogate measure of</w:delText>
        </w:r>
        <w:r w:rsidR="007A03AD" w:rsidDel="005503C3">
          <w:rPr>
            <w:color w:val="000000" w:themeColor="text1"/>
          </w:rPr>
          <w:delText xml:space="preserve"> lipolysis</w:delText>
        </w:r>
      </w:del>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t>
      </w:r>
      <w:del w:id="74" w:author="Microsoft Office User" w:date="2017-09-06T14:25:00Z">
        <w:r w:rsidR="00914AF8" w:rsidDel="00A70C8F">
          <w:rPr>
            <w:color w:val="000000" w:themeColor="text1"/>
          </w:rPr>
          <w:delText xml:space="preserve">water </w:delText>
        </w:r>
      </w:del>
      <w:r w:rsidR="00914AF8">
        <w:rPr>
          <w:color w:val="000000" w:themeColor="text1"/>
        </w:rPr>
        <w:t xml:space="preserve">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00CE538E"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w:t>
      </w:r>
      <w:del w:id="75" w:author="Microsoft Office User" w:date="2017-09-06T14:26:00Z">
        <w:r w:rsidR="00001E0D" w:rsidRPr="006902F6" w:rsidDel="00A70C8F">
          <w:rPr>
            <w:color w:val="000000" w:themeColor="text1"/>
          </w:rPr>
          <w:delText>the</w:delText>
        </w:r>
        <w:r w:rsidRPr="006902F6" w:rsidDel="00A70C8F">
          <w:rPr>
            <w:color w:val="000000" w:themeColor="text1"/>
          </w:rPr>
          <w:delText xml:space="preserve"> </w:delText>
        </w:r>
      </w:del>
      <w:del w:id="76" w:author="Microsoft Office User" w:date="2017-09-06T14:25:00Z">
        <w:r w:rsidRPr="006902F6" w:rsidDel="00A70C8F">
          <w:rPr>
            <w:color w:val="000000" w:themeColor="text1"/>
          </w:rPr>
          <w:delText>lipolytic enzyme</w:delText>
        </w:r>
        <w:r w:rsidR="00250376" w:rsidRPr="006902F6" w:rsidDel="00A70C8F">
          <w:rPr>
            <w:color w:val="000000" w:themeColor="text1"/>
          </w:rPr>
          <w:delText xml:space="preserve"> </w:delText>
        </w:r>
      </w:del>
      <w:r w:rsidR="00250376" w:rsidRPr="006902F6">
        <w:rPr>
          <w:color w:val="000000" w:themeColor="text1"/>
        </w:rPr>
        <w:t>ATGL</w:t>
      </w:r>
      <w:del w:id="77" w:author="Microsoft Office User" w:date="2017-09-06T14:26:00Z">
        <w:r w:rsidR="00250376" w:rsidRPr="006902F6" w:rsidDel="00A70C8F">
          <w:rPr>
            <w:color w:val="000000" w:themeColor="text1"/>
          </w:rPr>
          <w:delText>,</w:delText>
        </w:r>
      </w:del>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del w:id="78" w:author="Microsoft Office User" w:date="2017-09-06T14:26:00Z">
        <w:r w:rsidR="00001E0D" w:rsidRPr="006902F6" w:rsidDel="00A70C8F">
          <w:rPr>
            <w:color w:val="000000" w:themeColor="text1"/>
          </w:rPr>
          <w:delText xml:space="preserve">glucocorticoids </w:delText>
        </w:r>
      </w:del>
      <w:ins w:id="79" w:author="Microsoft Office User" w:date="2017-09-06T14:42:00Z">
        <w:r w:rsidR="00F972F3">
          <w:rPr>
            <w:color w:val="000000" w:themeColor="text1"/>
          </w:rPr>
          <w:t>dexamethasone</w:t>
        </w:r>
      </w:ins>
      <w:ins w:id="80" w:author="Microsoft Office User" w:date="2017-09-06T14:26:00Z">
        <w:r w:rsidR="00A70C8F" w:rsidRPr="006902F6">
          <w:rPr>
            <w:color w:val="000000" w:themeColor="text1"/>
          </w:rPr>
          <w:t xml:space="preserve"> </w:t>
        </w:r>
      </w:ins>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 xml:space="preserve">fatty acid flux </w:t>
      </w:r>
      <w:r w:rsidR="003647E4" w:rsidRPr="006902F6">
        <w:rPr>
          <w:color w:val="000000" w:themeColor="text1"/>
        </w:rPr>
        <w:lastRenderedPageBreak/>
        <w:t>(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18B7D21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ins w:id="81" w:author="Microsoft Office User" w:date="2017-09-06T14:29:00Z">
        <w:r w:rsidR="00BC1E8F">
          <w:rPr>
            <w:color w:val="000000" w:themeColor="text1"/>
          </w:rPr>
          <w:t>ed</w:t>
        </w:r>
      </w:ins>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AF70724" w:rsidR="00FE35A0" w:rsidRPr="006902F6" w:rsidRDefault="000A7B19" w:rsidP="004B3A2E">
      <w:pPr>
        <w:rPr>
          <w:color w:val="000000" w:themeColor="text1"/>
        </w:rPr>
      </w:pPr>
      <w:r w:rsidRPr="006902F6">
        <w:rPr>
          <w:color w:val="000000" w:themeColor="text1"/>
        </w:rPr>
        <w:t xml:space="preserve">We found that </w:t>
      </w:r>
      <w:del w:id="82" w:author="Microsoft Office User" w:date="2017-09-06T14:33:00Z">
        <w:r w:rsidR="00830B0C" w:rsidRPr="006902F6" w:rsidDel="009D44D5">
          <w:rPr>
            <w:color w:val="000000" w:themeColor="text1"/>
          </w:rPr>
          <w:delText>HFD</w:delText>
        </w:r>
        <w:r w:rsidRPr="006902F6" w:rsidDel="009D44D5">
          <w:rPr>
            <w:color w:val="000000" w:themeColor="text1"/>
          </w:rPr>
          <w:delText>-fed</w:delText>
        </w:r>
      </w:del>
      <w:ins w:id="83" w:author="Microsoft Office User" w:date="2017-09-06T14:33:00Z">
        <w:r w:rsidR="009D44D5">
          <w:rPr>
            <w:color w:val="000000" w:themeColor="text1"/>
          </w:rPr>
          <w:t>obese</w:t>
        </w:r>
      </w:ins>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ins w:id="84" w:author="Microsoft Office User" w:date="2017-09-06T14:33:00Z">
        <w:r w:rsidR="009D44D5">
          <w:rPr>
            <w:color w:val="000000" w:themeColor="text1"/>
          </w:rPr>
          <w:t xml:space="preserve"> when compared to obese control mice</w:t>
        </w:r>
      </w:ins>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85" w:author="Microsoft Office User" w:date="2017-09-06T14:31:00Z">
        <w:r w:rsidR="000D7464">
          <w:rPr>
            <w:color w:val="000000" w:themeColor="text1"/>
          </w:rPr>
          <w:t xml:space="preserve">The combination of </w:t>
        </w:r>
      </w:ins>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del w:id="86" w:author="Microsoft Office User" w:date="2017-09-06T14:31:00Z">
        <w:r w:rsidR="000930A7" w:rsidRPr="006902F6" w:rsidDel="009D44D5">
          <w:rPr>
            <w:color w:val="000000" w:themeColor="text1"/>
          </w:rPr>
          <w:delText>,</w:delText>
        </w:r>
      </w:del>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w:t>
      </w:r>
      <w:ins w:id="87" w:author="Microsoft Office User" w:date="2017-09-06T14:32:00Z">
        <w:r w:rsidR="009D44D5">
          <w:rPr>
            <w:color w:val="000000" w:themeColor="text1"/>
          </w:rPr>
          <w:t>obese</w:t>
        </w:r>
      </w:ins>
      <w:del w:id="88" w:author="Microsoft Office User" w:date="2017-09-06T14:32:00Z">
        <w:r w:rsidR="007637C8" w:rsidRPr="006902F6" w:rsidDel="009D44D5">
          <w:rPr>
            <w:color w:val="000000" w:themeColor="text1"/>
          </w:rPr>
          <w:delText>HFD</w:delText>
        </w:r>
      </w:del>
      <w:r w:rsidR="007637C8" w:rsidRPr="006902F6">
        <w:rPr>
          <w:color w:val="000000" w:themeColor="text1"/>
        </w:rPr>
        <w:t xml:space="preserve"> control mice to </w:t>
      </w:r>
      <w:del w:id="89" w:author="Microsoft Office User" w:date="2017-09-06T14:32:00Z">
        <w:r w:rsidR="007637C8" w:rsidRPr="006902F6" w:rsidDel="009D44D5">
          <w:rPr>
            <w:color w:val="000000" w:themeColor="text1"/>
          </w:rPr>
          <w:delText xml:space="preserve">HFD </w:delText>
        </w:r>
      </w:del>
      <w:ins w:id="90" w:author="Microsoft Office User" w:date="2017-09-06T14:32:00Z">
        <w:r w:rsidR="009D44D5">
          <w:rPr>
            <w:color w:val="000000" w:themeColor="text1"/>
          </w:rPr>
          <w:t>obese</w:t>
        </w:r>
        <w:r w:rsidR="009D44D5" w:rsidRPr="006902F6">
          <w:rPr>
            <w:color w:val="000000" w:themeColor="text1"/>
          </w:rPr>
          <w:t xml:space="preserve"> </w:t>
        </w:r>
      </w:ins>
      <w:r w:rsidR="007637C8" w:rsidRPr="006902F6">
        <w:rPr>
          <w:color w:val="000000" w:themeColor="text1"/>
        </w:rPr>
        <w:t xml:space="preserve">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6750F63B"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ins w:id="91" w:author="Microsoft Office User" w:date="2017-09-06T14:35:00Z">
        <w:r w:rsidR="0080566A">
          <w:rPr>
            <w:color w:val="000000" w:themeColor="text1"/>
          </w:rPr>
          <w:t>,</w:t>
        </w:r>
      </w:ins>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2803144B"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w:t>
      </w:r>
      <w:ins w:id="92" w:author="Microsoft Office User" w:date="2017-09-06T14:36:00Z">
        <w:r w:rsidR="0080566A">
          <w:rPr>
            <w:color w:val="000000" w:themeColor="text1"/>
          </w:rPr>
          <w:t xml:space="preserve"> (data not shown)</w:t>
        </w:r>
      </w:ins>
      <w:r w:rsidRPr="006902F6">
        <w:rPr>
          <w:color w:val="000000" w:themeColor="text1"/>
        </w:rPr>
        <w:t xml:space="preserve">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720EDE9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ins w:id="93" w:author="Microsoft Office User" w:date="2017-09-06T14:38:00Z">
        <w:r w:rsidR="00D041BF">
          <w:rPr>
            <w:color w:val="000000" w:themeColor="text1"/>
          </w:rPr>
          <w:t>is</w:t>
        </w:r>
      </w:ins>
      <w:del w:id="94" w:author="Microsoft Office User" w:date="2017-09-06T14:38:00Z">
        <w:r w:rsidR="00175DBA" w:rsidDel="00D041BF">
          <w:rPr>
            <w:color w:val="000000" w:themeColor="text1"/>
          </w:rPr>
          <w:delText>are</w:delText>
        </w:r>
      </w:del>
      <w:r w:rsidR="00175DBA">
        <w:rPr>
          <w:color w:val="000000" w:themeColor="text1"/>
        </w:rPr>
        <w:t xml:space="preserve"> </w:t>
      </w:r>
      <w:r w:rsidR="0015242A" w:rsidRPr="006902F6">
        <w:rPr>
          <w:color w:val="000000" w:themeColor="text1"/>
        </w:rPr>
        <w:t xml:space="preserve">a </w:t>
      </w:r>
      <w:del w:id="95" w:author="Microsoft Office User" w:date="2017-09-06T14:38:00Z">
        <w:r w:rsidR="0015242A" w:rsidRPr="006902F6" w:rsidDel="00D041BF">
          <w:rPr>
            <w:color w:val="000000" w:themeColor="text1"/>
          </w:rPr>
          <w:delText>huge number</w:delText>
        </w:r>
      </w:del>
      <w:ins w:id="96" w:author="Microsoft Office User" w:date="2017-09-06T14:38:00Z">
        <w:r w:rsidR="00D041BF">
          <w:rPr>
            <w:color w:val="000000" w:themeColor="text1"/>
          </w:rPr>
          <w:t xml:space="preserve">significant </w:t>
        </w:r>
      </w:ins>
      <w:ins w:id="97" w:author="Microsoft Office User" w:date="2017-09-06T14:41:00Z">
        <w:r w:rsidR="00F87BB3">
          <w:rPr>
            <w:color w:val="000000" w:themeColor="text1"/>
          </w:rPr>
          <w:t>number</w:t>
        </w:r>
      </w:ins>
      <w:r w:rsidR="0015242A" w:rsidRPr="006902F6">
        <w:rPr>
          <w:color w:val="000000" w:themeColor="text1"/>
        </w:rPr>
        <w:t xml:space="preserve">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 xml:space="preserve">whether blocking </w:t>
      </w:r>
      <w:commentRangeStart w:id="98"/>
      <w:r w:rsidR="009C5B00" w:rsidRPr="006902F6">
        <w:rPr>
          <w:color w:val="000000" w:themeColor="text1"/>
        </w:rPr>
        <w:t>glucocorticoid/</w:t>
      </w:r>
      <w:proofErr w:type="spellStart"/>
      <w:r w:rsidR="009C5B00" w:rsidRPr="006902F6">
        <w:rPr>
          <w:color w:val="000000" w:themeColor="text1"/>
        </w:rPr>
        <w:t>lipolytic</w:t>
      </w:r>
      <w:proofErr w:type="spellEnd"/>
      <w:r w:rsidR="009C5B00" w:rsidRPr="006902F6">
        <w:rPr>
          <w:color w:val="000000" w:themeColor="text1"/>
        </w:rPr>
        <w:t xml:space="preserve"> </w:t>
      </w:r>
      <w:commentRangeEnd w:id="98"/>
      <w:r w:rsidR="0063292F">
        <w:rPr>
          <w:rStyle w:val="CommentReference"/>
        </w:rPr>
        <w:commentReference w:id="98"/>
      </w:r>
      <w:r w:rsidR="009C5B00" w:rsidRPr="006902F6">
        <w:rPr>
          <w:color w:val="000000" w:themeColor="text1"/>
        </w:rPr>
        <w:t xml:space="preserve">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7B1DF7EF"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Le Bonheur Children’s Hospital, the Children’s Foundation Research Institute and</w:t>
      </w:r>
      <w:r w:rsidR="009C426D">
        <w:rPr>
          <w:rFonts w:cs="Times"/>
          <w:bCs/>
        </w:rPr>
        <w:t xml:space="preserve"> the Le Bonheur Associate Board</w:t>
      </w:r>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t>References</w:t>
      </w:r>
    </w:p>
    <w:p w14:paraId="29D3094F" w14:textId="6F395036" w:rsidR="009C426D" w:rsidRPr="009C426D" w:rsidRDefault="009C426D" w:rsidP="00837C98">
      <w:pPr>
        <w:widowControl w:val="0"/>
        <w:autoSpaceDE w:val="0"/>
        <w:autoSpaceDN w:val="0"/>
        <w:adjustRightInd w:val="0"/>
        <w:spacing w:before="48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w:t>
      </w:r>
      <w:r w:rsidRPr="009C426D">
        <w:rPr>
          <w:rFonts w:ascii="Calibri" w:eastAsia="Times New Roman" w:hAnsi="Calibri" w:cs="Times New Roman"/>
          <w:noProof/>
        </w:rPr>
        <w:lastRenderedPageBreak/>
        <w:t xml:space="preserve">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8" w:author="Microsoft Office User" w:date="2017-09-06T14:40:00Z" w:initials="Office">
    <w:p w14:paraId="2839C7BD" w14:textId="4B5581A3" w:rsidR="0063292F" w:rsidRDefault="0063292F">
      <w:pPr>
        <w:pStyle w:val="CommentText"/>
      </w:pPr>
      <w:r>
        <w:rPr>
          <w:rStyle w:val="CommentReference"/>
        </w:rPr>
        <w:annotationRef/>
      </w:r>
      <w:r>
        <w:t>is okay to leave the backslas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39C7B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3CB"/>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6700D"/>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15C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1E9"/>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7F3"/>
    <w:rsid w:val="00481EB2"/>
    <w:rsid w:val="00485915"/>
    <w:rsid w:val="0048623D"/>
    <w:rsid w:val="0048656A"/>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03C3"/>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396E"/>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15BB"/>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37C98"/>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C70EE"/>
    <w:rsid w:val="008D3DC3"/>
    <w:rsid w:val="008D4D8A"/>
    <w:rsid w:val="008D6B15"/>
    <w:rsid w:val="008E232E"/>
    <w:rsid w:val="008E2917"/>
    <w:rsid w:val="008E3983"/>
    <w:rsid w:val="008F1032"/>
    <w:rsid w:val="008F39C5"/>
    <w:rsid w:val="008F6355"/>
    <w:rsid w:val="00900242"/>
    <w:rsid w:val="00900B8C"/>
    <w:rsid w:val="00902E88"/>
    <w:rsid w:val="00903291"/>
    <w:rsid w:val="009055D7"/>
    <w:rsid w:val="0090644F"/>
    <w:rsid w:val="009115EE"/>
    <w:rsid w:val="00914AF8"/>
    <w:rsid w:val="00914D17"/>
    <w:rsid w:val="00915C5C"/>
    <w:rsid w:val="00916395"/>
    <w:rsid w:val="00916A30"/>
    <w:rsid w:val="00922899"/>
    <w:rsid w:val="009240AB"/>
    <w:rsid w:val="00924AB8"/>
    <w:rsid w:val="0092524A"/>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4B82"/>
    <w:rsid w:val="009F7868"/>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9CE"/>
    <w:rsid w:val="00A30B06"/>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0C8F"/>
    <w:rsid w:val="00A7248A"/>
    <w:rsid w:val="00A7294B"/>
    <w:rsid w:val="00A73F99"/>
    <w:rsid w:val="00A7582B"/>
    <w:rsid w:val="00A7765F"/>
    <w:rsid w:val="00A778B2"/>
    <w:rsid w:val="00A804DB"/>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0CEC"/>
    <w:rsid w:val="00B12159"/>
    <w:rsid w:val="00B170D5"/>
    <w:rsid w:val="00B211F2"/>
    <w:rsid w:val="00B21E33"/>
    <w:rsid w:val="00B2448B"/>
    <w:rsid w:val="00B2460D"/>
    <w:rsid w:val="00B25F58"/>
    <w:rsid w:val="00B3095B"/>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6AB4"/>
    <w:rsid w:val="00B96BDB"/>
    <w:rsid w:val="00B97DA4"/>
    <w:rsid w:val="00B97F49"/>
    <w:rsid w:val="00BA1028"/>
    <w:rsid w:val="00BA16F5"/>
    <w:rsid w:val="00BA2136"/>
    <w:rsid w:val="00BA5577"/>
    <w:rsid w:val="00BA670F"/>
    <w:rsid w:val="00BA7708"/>
    <w:rsid w:val="00BB237E"/>
    <w:rsid w:val="00BB3D94"/>
    <w:rsid w:val="00BB3E98"/>
    <w:rsid w:val="00BB49E1"/>
    <w:rsid w:val="00BB4EFB"/>
    <w:rsid w:val="00BC0504"/>
    <w:rsid w:val="00BC08E9"/>
    <w:rsid w:val="00BC1E1F"/>
    <w:rsid w:val="00BC1E8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1BF"/>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E6FEE"/>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2123"/>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87BB3"/>
    <w:rsid w:val="00F90038"/>
    <w:rsid w:val="00F93630"/>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AAC336-D87D-2141-BF25-B64C309323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16</Pages>
  <Words>33050</Words>
  <Characters>188387</Characters>
  <Application>Microsoft Macintosh Word</Application>
  <DocSecurity>0</DocSecurity>
  <Lines>1569</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73</cp:revision>
  <dcterms:created xsi:type="dcterms:W3CDTF">2017-08-21T12:00:00Z</dcterms:created>
  <dcterms:modified xsi:type="dcterms:W3CDTF">2017-09-06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